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130A9" w:rsidRPr="003C4526" w:rsidRDefault="00D130A9" w:rsidP="003C4526">
      <w:pPr>
        <w:jc w:val="left"/>
        <w:rPr>
          <w:rFonts w:ascii="Times New Roman" w:hAnsi="Times New Roman" w:cs="Times New Roman"/>
          <w:b/>
          <w:szCs w:val="21"/>
          <w:lang w:val="en-GB"/>
        </w:rPr>
      </w:pPr>
      <w:r w:rsidRPr="003C4526">
        <w:rPr>
          <w:rFonts w:ascii="Times New Roman" w:hAnsi="Times New Roman" w:cs="Times New Roman"/>
          <w:b/>
          <w:szCs w:val="21"/>
          <w:lang w:val="en-GB"/>
        </w:rPr>
        <w:t>2.</w:t>
      </w:r>
      <w:r w:rsidRPr="003C4526">
        <w:rPr>
          <w:rFonts w:ascii="Times New Roman" w:hAnsi="Times New Roman" w:cs="Times New Roman"/>
          <w:b/>
          <w:szCs w:val="21"/>
          <w:lang w:val="en-GB"/>
        </w:rPr>
        <w:t>7</w:t>
      </w:r>
      <w:r w:rsidRPr="003C4526">
        <w:rPr>
          <w:rFonts w:ascii="Times New Roman" w:hAnsi="Times New Roman" w:cs="Times New Roman"/>
          <w:b/>
          <w:szCs w:val="21"/>
          <w:lang w:val="en-GB"/>
        </w:rPr>
        <w:t xml:space="preserve"> </w:t>
      </w:r>
      <w:bookmarkStart w:id="0" w:name="_Toc112797628"/>
      <w:bookmarkStart w:id="1" w:name="_Toc121766118"/>
      <w:r w:rsidRPr="003C4526">
        <w:rPr>
          <w:rFonts w:ascii="Times New Roman" w:hAnsi="Times New Roman" w:cs="Times New Roman"/>
          <w:b/>
          <w:szCs w:val="21"/>
          <w:lang w:val="en-GB"/>
        </w:rPr>
        <w:t>O</w:t>
      </w:r>
      <w:r w:rsidRPr="003C4526">
        <w:rPr>
          <w:rFonts w:ascii="Times New Roman" w:hAnsi="Times New Roman" w:cs="Times New Roman"/>
          <w:b/>
          <w:szCs w:val="21"/>
          <w:vertAlign w:val="subscript"/>
          <w:lang w:val="en-GB"/>
        </w:rPr>
        <w:t>3</w:t>
      </w:r>
      <w:r w:rsidRPr="003C4526">
        <w:rPr>
          <w:rFonts w:ascii="Times New Roman" w:hAnsi="Times New Roman" w:cs="Times New Roman"/>
          <w:b/>
          <w:szCs w:val="21"/>
          <w:lang w:val="en-GB"/>
        </w:rPr>
        <w:t>-NO</w:t>
      </w:r>
      <w:r w:rsidRPr="003C4526">
        <w:rPr>
          <w:rFonts w:ascii="Times New Roman" w:hAnsi="Times New Roman" w:cs="Times New Roman"/>
          <w:b/>
          <w:szCs w:val="21"/>
          <w:vertAlign w:val="subscript"/>
          <w:lang w:val="en-GB"/>
        </w:rPr>
        <w:t>X</w:t>
      </w:r>
      <w:r w:rsidRPr="003C4526">
        <w:rPr>
          <w:rFonts w:ascii="Times New Roman" w:hAnsi="Times New Roman" w:cs="Times New Roman"/>
          <w:b/>
          <w:szCs w:val="21"/>
          <w:lang w:val="en-GB"/>
        </w:rPr>
        <w:t>-VOC non-linear parametrisation</w:t>
      </w:r>
      <w:bookmarkEnd w:id="0"/>
      <w:bookmarkEnd w:id="1"/>
      <w:r w:rsidRPr="003C4526">
        <w:rPr>
          <w:rFonts w:ascii="Times New Roman" w:hAnsi="Times New Roman" w:cs="Times New Roman"/>
          <w:b/>
          <w:szCs w:val="21"/>
          <w:lang w:val="en-GB"/>
        </w:rPr>
        <w:t xml:space="preserve"> (</w:t>
      </w:r>
      <w:r w:rsidR="003C4526" w:rsidRPr="003C4526">
        <w:rPr>
          <w:rFonts w:ascii="Times New Roman" w:hAnsi="Times New Roman" w:cs="Times New Roman"/>
          <w:b/>
          <w:szCs w:val="21"/>
          <w:lang w:val="en-GB"/>
        </w:rPr>
        <w:t>321</w:t>
      </w:r>
      <w:r w:rsidRPr="003C4526">
        <w:rPr>
          <w:rFonts w:ascii="Times New Roman" w:hAnsi="Times New Roman" w:cs="Times New Roman"/>
          <w:b/>
          <w:szCs w:val="21"/>
          <w:lang w:val="en-GB"/>
        </w:rPr>
        <w:t xml:space="preserve">) </w:t>
      </w:r>
    </w:p>
    <w:p w:rsidR="00D130A9" w:rsidRPr="003C4526" w:rsidRDefault="00D130A9" w:rsidP="003C4526">
      <w:pPr>
        <w:jc w:val="left"/>
        <w:rPr>
          <w:rFonts w:ascii="Times New Roman" w:hAnsi="Times New Roman" w:cs="Times New Roman"/>
          <w:szCs w:val="21"/>
          <w:lang w:val="en-GB"/>
        </w:rPr>
      </w:pPr>
    </w:p>
    <w:p w:rsidR="003C4526" w:rsidRDefault="003C4526" w:rsidP="003C4526">
      <w:pPr>
        <w:spacing w:afterLines="100" w:after="312"/>
        <w:ind w:firstLine="420"/>
        <w:jc w:val="left"/>
        <w:rPr>
          <w:rFonts w:ascii="Times New Roman" w:hAnsi="Times New Roman" w:cs="Times New Roman"/>
          <w:szCs w:val="21"/>
          <w:lang w:val="en-GB"/>
        </w:rPr>
      </w:pPr>
      <w:r w:rsidRPr="003C4526">
        <w:rPr>
          <w:rFonts w:ascii="Times New Roman" w:hAnsi="Times New Roman" w:cs="Times New Roman"/>
          <w:b/>
          <w:color w:val="000000" w:themeColor="text1"/>
          <w:szCs w:val="21"/>
          <w:lang w:val="en-GB"/>
        </w:rPr>
        <w:t>Empirical O</w:t>
      </w:r>
      <w:r w:rsidRPr="003C4526">
        <w:rPr>
          <w:rFonts w:ascii="Times New Roman" w:hAnsi="Times New Roman" w:cs="Times New Roman"/>
          <w:b/>
          <w:color w:val="000000" w:themeColor="text1"/>
          <w:szCs w:val="21"/>
          <w:vertAlign w:val="subscript"/>
          <w:lang w:val="en-GB"/>
        </w:rPr>
        <w:t>3</w:t>
      </w:r>
      <w:r w:rsidRPr="003C4526">
        <w:rPr>
          <w:rFonts w:ascii="Times New Roman" w:hAnsi="Times New Roman" w:cs="Times New Roman"/>
          <w:b/>
          <w:color w:val="000000" w:themeColor="text1"/>
          <w:szCs w:val="21"/>
          <w:lang w:val="en-GB"/>
        </w:rPr>
        <w:t xml:space="preserve"> isopleth fitting.</w:t>
      </w:r>
      <w:r w:rsidRPr="003C4526">
        <w:rPr>
          <w:rFonts w:ascii="Times New Roman" w:hAnsi="Times New Roman" w:cs="Times New Roman"/>
          <w:color w:val="000000" w:themeColor="text1"/>
          <w:szCs w:val="21"/>
          <w:lang w:val="en-GB"/>
        </w:rPr>
        <w:t xml:space="preserve"> The O</w:t>
      </w:r>
      <w:r w:rsidRPr="003C4526">
        <w:rPr>
          <w:rFonts w:ascii="Times New Roman" w:hAnsi="Times New Roman" w:cs="Times New Roman"/>
          <w:color w:val="000000" w:themeColor="text1"/>
          <w:szCs w:val="21"/>
          <w:vertAlign w:val="subscript"/>
          <w:lang w:val="en-GB"/>
        </w:rPr>
        <w:t>3</w:t>
      </w:r>
      <w:r w:rsidRPr="003C4526">
        <w:rPr>
          <w:rFonts w:ascii="Times New Roman" w:hAnsi="Times New Roman" w:cs="Times New Roman"/>
          <w:color w:val="000000" w:themeColor="text1"/>
          <w:szCs w:val="21"/>
          <w:lang w:val="en-GB"/>
        </w:rPr>
        <w:t xml:space="preserve"> isopleth</w:t>
      </w:r>
      <w:r w:rsidRPr="003C4526">
        <w:rPr>
          <w:rFonts w:ascii="Times New Roman" w:hAnsi="Times New Roman" w:cs="Times New Roman"/>
          <w:szCs w:val="21"/>
          <w:lang w:val="en-GB"/>
        </w:rPr>
        <w:t xml:space="preserve"> is an intuitive tool for O</w:t>
      </w:r>
      <w:r w:rsidRPr="003C452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3C4526">
        <w:rPr>
          <w:rFonts w:ascii="Times New Roman" w:hAnsi="Times New Roman" w:cs="Times New Roman"/>
          <w:szCs w:val="21"/>
          <w:lang w:val="en-GB"/>
        </w:rPr>
        <w:t>-NO</w:t>
      </w:r>
      <w:r w:rsidRPr="003C4526">
        <w:rPr>
          <w:rFonts w:ascii="Times New Roman" w:hAnsi="Times New Roman" w:cs="Times New Roman"/>
          <w:szCs w:val="21"/>
          <w:vertAlign w:val="subscript"/>
          <w:lang w:val="en-GB"/>
        </w:rPr>
        <w:t>X</w:t>
      </w:r>
      <w:r w:rsidRPr="003C4526">
        <w:rPr>
          <w:rFonts w:ascii="Times New Roman" w:hAnsi="Times New Roman" w:cs="Times New Roman"/>
          <w:szCs w:val="21"/>
          <w:lang w:val="en-GB"/>
        </w:rPr>
        <w:t>-VOC non-linear relationship exploration, widely adopted for local pollution control strategy research</w:t>
      </w:r>
      <w:r w:rsidRPr="003C4526">
        <w:rPr>
          <w:rFonts w:ascii="Times New Roman" w:hAnsi="Times New Roman" w:cs="Times New Roman"/>
          <w:szCs w:val="21"/>
          <w:lang w:val="en-GB"/>
        </w:rPr>
        <w:fldChar w:fldCharType="begin"/>
      </w:r>
      <w:r w:rsidRPr="003C4526">
        <w:rPr>
          <w:rFonts w:ascii="Times New Roman" w:hAnsi="Times New Roman" w:cs="Times New Roman"/>
          <w:szCs w:val="21"/>
          <w:lang w:val="en-GB"/>
        </w:rPr>
        <w:instrText xml:space="preserve"> ADDIN EN.CITE &lt;EndNote&gt;&lt;Cite&gt;&lt;Author&gt;Liu&lt;/Author&gt;&lt;Year&gt;2021&lt;/Year&gt;&lt;RecNum&gt;13&lt;/RecNum&gt;&lt;DisplayText&gt;&lt;style face="superscript"&gt;1&lt;/style&gt;&lt;/DisplayText&gt;&lt;record&gt;&lt;rec-number&gt;13&lt;/rec-number&gt;&lt;foreign-keys&gt;&lt;key app="EN" db-id="5erasv0v0wz9aue2fzkpaas30vs25vpas9w2" timestamp="1651432079"&gt;13&lt;/key&gt;&lt;/foreign-keys&gt;&lt;ref-type name="Journal Article"&gt;17&lt;/ref-type&gt;&lt;contributors&gt;&lt;authors&gt;&lt;author&gt;Liu, C.&lt;/author&gt;&lt;author&gt;Shi, K.&lt;/author&gt;&lt;/authors&gt;&lt;/contributors&gt;&lt;auth-address&gt;College of Environmental Sciences and Engineering, China West Normal University, Nanchong, Sichuan, China; College of Biology and Environmental Sciences, Jishou University, Jishou, Hunan, China.&amp;#xD;College of Environmental Sciences and Engineering, China West Normal University, Nanchong, Sichuan, China; College of Biology and Environmental Sciences, Jishou University, Jishou, Hunan, China. Electronic address: shikai@jsu.edu.cn.&lt;/auth-address&gt;&lt;titles&gt;&lt;title&gt;A review on methodology in O3-NOx-VOC sensitivity study&lt;/title&gt;&lt;secondary-title&gt;Environ Pollut&lt;/secondary-title&gt;&lt;/titles&gt;&lt;periodical&gt;&lt;full-title&gt;Environ Pollut&lt;/full-title&gt;&lt;/periodical&gt;&lt;pages&gt;118249&lt;/pages&gt;&lt;volume&gt;291&lt;/volume&gt;&lt;edition&gt;2021/10/03&lt;/edition&gt;&lt;keywords&gt;&lt;keyword&gt;*Air Pollutants/analysis&lt;/keyword&gt;&lt;keyword&gt;*Air Pollution/analysis&lt;/keyword&gt;&lt;keyword&gt;Environmental Monitoring&lt;/keyword&gt;&lt;keyword&gt;*Ozone/analysis&lt;/keyword&gt;&lt;keyword&gt;*Volatile Organic Compounds/analysis&lt;/keyword&gt;&lt;keyword&gt;Holism&lt;/keyword&gt;&lt;keyword&gt;Nitrogen oxides&lt;/keyword&gt;&lt;keyword&gt;Ozone&lt;/keyword&gt;&lt;keyword&gt;Reductionism&lt;/keyword&gt;&lt;keyword&gt;Volatile organic pollutants&lt;/keyword&gt;&lt;/keywords&gt;&lt;dates&gt;&lt;year&gt;2021&lt;/year&gt;&lt;pub-dates&gt;&lt;date&gt;Dec 15&lt;/date&gt;&lt;/pub-dates&gt;&lt;/dates&gt;&lt;isbn&gt;1873-6424 (Electronic)&amp;#xD;0269-7491 (Linking)&lt;/isbn&gt;&lt;accession-num&gt;34600066&lt;/accession-num&gt;&lt;urls&gt;&lt;related-urls&gt;&lt;url&gt;https://www.ncbi.nlm.nih.gov/pubmed/34600066&lt;/url&gt;&lt;/related-urls&gt;&lt;/urls&gt;&lt;electronic-resource-num&gt;10.1016/j.envpol.2021.118249&lt;/electronic-resource-num&gt;&lt;/record&gt;&lt;/Cite&gt;&lt;/EndNote&gt;</w:instrText>
      </w:r>
      <w:r w:rsidRPr="003C4526">
        <w:rPr>
          <w:rFonts w:ascii="Times New Roman" w:hAnsi="Times New Roman" w:cs="Times New Roman"/>
          <w:szCs w:val="21"/>
          <w:lang w:val="en-GB"/>
        </w:rPr>
        <w:fldChar w:fldCharType="separate"/>
      </w:r>
      <w:r w:rsidRPr="003C4526">
        <w:rPr>
          <w:rFonts w:ascii="Times New Roman" w:hAnsi="Times New Roman" w:cs="Times New Roman"/>
          <w:noProof/>
          <w:szCs w:val="21"/>
          <w:vertAlign w:val="superscript"/>
          <w:lang w:val="en-GB"/>
        </w:rPr>
        <w:t>1</w:t>
      </w:r>
      <w:r w:rsidRPr="003C4526">
        <w:rPr>
          <w:rFonts w:ascii="Times New Roman" w:hAnsi="Times New Roman" w:cs="Times New Roman"/>
          <w:szCs w:val="21"/>
          <w:lang w:val="en-GB"/>
        </w:rPr>
        <w:fldChar w:fldCharType="end"/>
      </w:r>
      <w:r w:rsidRPr="003C4526">
        <w:rPr>
          <w:rFonts w:ascii="Times New Roman" w:hAnsi="Times New Roman" w:cs="Times New Roman"/>
          <w:szCs w:val="21"/>
          <w:lang w:val="en-GB"/>
        </w:rPr>
        <w:t xml:space="preserve">. </w:t>
      </w:r>
      <w:r w:rsidR="00F71AA7">
        <w:rPr>
          <w:rFonts w:ascii="Times New Roman" w:hAnsi="Times New Roman" w:cs="Times New Roman"/>
          <w:szCs w:val="21"/>
          <w:lang w:val="en-GB"/>
        </w:rPr>
        <w:t>Qian et al.</w:t>
      </w:r>
      <w:r w:rsidRPr="003C4526">
        <w:rPr>
          <w:rFonts w:ascii="Times New Roman" w:hAnsi="Times New Roman" w:cs="Times New Roman"/>
          <w:szCs w:val="21"/>
          <w:lang w:val="en-GB"/>
        </w:rPr>
        <w:t xml:space="preserve"> put forward an empirical approach that using the quadric function</w:t>
      </w:r>
      <w:r w:rsidR="001A1138">
        <w:rPr>
          <w:rFonts w:ascii="Times New Roman" w:hAnsi="Times New Roman" w:cs="Times New Roman"/>
          <w:szCs w:val="21"/>
          <w:lang w:val="en-GB"/>
        </w:rPr>
        <w:t xml:space="preserve"> </w:t>
      </w:r>
      <w:r w:rsidRPr="003C4526">
        <w:rPr>
          <w:rFonts w:ascii="Times New Roman" w:hAnsi="Times New Roman" w:cs="Times New Roman"/>
          <w:szCs w:val="21"/>
          <w:lang w:val="en-GB"/>
        </w:rPr>
        <w:t>to fit the isopleth, based on the observed concentrations of O</w:t>
      </w:r>
      <w:r w:rsidRPr="003C452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3C4526">
        <w:rPr>
          <w:rFonts w:ascii="Times New Roman" w:hAnsi="Times New Roman" w:cs="Times New Roman"/>
          <w:szCs w:val="21"/>
          <w:lang w:val="en-GB"/>
        </w:rPr>
        <w:t xml:space="preserve"> and emissions of precursors</w:t>
      </w:r>
      <w:r w:rsidR="00F71AA7" w:rsidRPr="003C4526">
        <w:rPr>
          <w:rFonts w:ascii="Times New Roman" w:hAnsi="Times New Roman" w:cs="Times New Roman"/>
          <w:szCs w:val="21"/>
          <w:lang w:val="en-GB"/>
        </w:rPr>
        <w:fldChar w:fldCharType="begin"/>
      </w:r>
      <w:r w:rsidR="00F71AA7">
        <w:rPr>
          <w:rFonts w:ascii="Times New Roman" w:hAnsi="Times New Roman" w:cs="Times New Roman"/>
          <w:szCs w:val="21"/>
          <w:lang w:val="en-GB"/>
        </w:rPr>
        <w:instrText xml:space="preserve"> ADDIN EN.CITE &lt;EndNote&gt;&lt;Cite&gt;&lt;Author&gt;Qian&lt;/Author&gt;&lt;Year&gt;2019&lt;/Year&gt;&lt;RecNum&gt;10&lt;/RecNum&gt;&lt;DisplayText&gt;&lt;style face="superscript"&gt;2&lt;/style&gt;&lt;/DisplayText&gt;&lt;record&gt;&lt;rec-number&gt;10&lt;/rec-number&gt;&lt;foreign-keys&gt;&lt;key app="EN" db-id="5erasv0v0wz9aue2fzkpaas30vs25vpas9w2" timestamp="1651431119"&gt;10&lt;/key&gt;&lt;/foreign-keys&gt;&lt;ref-type name="Journal Article"&gt;17&lt;/ref-type&gt;&lt;contributors&gt;&lt;authors&gt;&lt;author&gt;Qian, Y.&lt;/author&gt;&lt;author&gt;Henneman, L. R. F.&lt;/author&gt;&lt;author&gt;Mulholland, J. A.&lt;/author&gt;&lt;author&gt;Russell, A. G.&lt;/author&gt;&lt;/authors&gt;&lt;/contributors&gt;&lt;auth-address&gt;Georgia Inst Technol, Sch Civil &amp;amp; Environm Engn, Atlanta, GA 30332 USA&amp;#xD;Harvard Univ, Harvard TH Chan Sch Publ Hlth, Dept Biostat, Boston, MA 02115 USA&lt;/auth-address&gt;&lt;titles&gt;&lt;title&gt;Empirical Development of Ozone Isopleths: Applications to Los Angeles&lt;/title&gt;&lt;secondary-title&gt;Environ Sci Technol Lett&lt;/secondary-title&gt;&lt;alt-title&gt;Environ Sci Tech Let&lt;/alt-title&gt;&lt;/titles&gt;&lt;periodical&gt;&lt;full-title&gt;Environ Sci Technol Lett&lt;/full-title&gt;&lt;abbr-1&gt;Environ Sci Tech Let&lt;/abbr-1&gt;&lt;/periodical&gt;&lt;alt-periodical&gt;&lt;full-title&gt;Environ Sci Technol Lett&lt;/full-title&gt;&lt;abbr-1&gt;Environ Sci Tech Let&lt;/abbr-1&gt;&lt;/alt-periodical&gt;&lt;pages&gt;294-299&lt;/pages&gt;&lt;volume&gt;6&lt;/volume&gt;&lt;number&gt;5&lt;/number&gt;&lt;keywords&gt;&lt;keyword&gt;coast air basin&lt;/keyword&gt;&lt;keyword&gt;box model&lt;/keyword&gt;&lt;keyword&gt;california&lt;/keyword&gt;&lt;keyword&gt;emissions&lt;/keyword&gt;&lt;keyword&gt;reductions&lt;/keyword&gt;&lt;keyword&gt;weekend&lt;/keyword&gt;&lt;keyword&gt;nox&lt;/keyword&gt;&lt;keyword&gt;accountability&lt;/keyword&gt;&lt;keyword&gt;sensitivity&lt;/keyword&gt;&lt;keyword&gt;responses&lt;/keyword&gt;&lt;/keywords&gt;&lt;dates&gt;&lt;year&gt;2019&lt;/year&gt;&lt;pub-dates&gt;&lt;date&gt;May&lt;/date&gt;&lt;/pub-dates&gt;&lt;/dates&gt;&lt;publisher&gt;American Chemical Society&lt;/publisher&gt;&lt;isbn&gt;2328-8930&lt;/isbn&gt;&lt;accession-num&gt;WOS:000468243300008&lt;/accession-num&gt;&lt;urls&gt;&lt;related-urls&gt;&lt;url&gt;&amp;lt;Go to ISI&amp;gt;://WOS:000468243300008&lt;/url&gt;&lt;/related-urls&gt;&lt;/urls&gt;&lt;electronic-resource-num&gt;10.1021/acs.estlett.9b00160&lt;/electronic-resource-num&gt;&lt;language&gt;English&lt;/language&gt;&lt;/record&gt;&lt;/Cite&gt;&lt;/EndNote&gt;</w:instrText>
      </w:r>
      <w:r w:rsidR="00F71AA7" w:rsidRPr="003C4526">
        <w:rPr>
          <w:rFonts w:ascii="Times New Roman" w:hAnsi="Times New Roman" w:cs="Times New Roman"/>
          <w:szCs w:val="21"/>
          <w:lang w:val="en-GB"/>
        </w:rPr>
        <w:fldChar w:fldCharType="separate"/>
      </w:r>
      <w:r w:rsidR="00F71AA7" w:rsidRPr="00F71AA7">
        <w:rPr>
          <w:rFonts w:ascii="Times New Roman" w:hAnsi="Times New Roman" w:cs="Times New Roman"/>
          <w:noProof/>
          <w:szCs w:val="21"/>
          <w:vertAlign w:val="superscript"/>
          <w:lang w:val="en-GB"/>
        </w:rPr>
        <w:t>2</w:t>
      </w:r>
      <w:r w:rsidR="00F71AA7" w:rsidRPr="003C4526">
        <w:rPr>
          <w:rFonts w:ascii="Times New Roman" w:hAnsi="Times New Roman" w:cs="Times New Roman"/>
          <w:szCs w:val="21"/>
          <w:lang w:val="en-GB"/>
        </w:rPr>
        <w:fldChar w:fldCharType="end"/>
      </w:r>
      <w:r w:rsidRPr="003C4526">
        <w:rPr>
          <w:rFonts w:ascii="Times New Roman" w:hAnsi="Times New Roman" w:cs="Times New Roman"/>
          <w:szCs w:val="21"/>
          <w:lang w:val="en-GB"/>
        </w:rPr>
        <w:t>. Certain linear combinations of the quadratic fitting coefficients can be of realistic implications as the first- and second-order precursor sensitivities to O</w:t>
      </w:r>
      <w:r w:rsidRPr="003C452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3C4526">
        <w:rPr>
          <w:rFonts w:ascii="Times New Roman" w:hAnsi="Times New Roman" w:cs="Times New Roman"/>
          <w:szCs w:val="21"/>
          <w:lang w:val="en-GB"/>
        </w:rPr>
        <w:t>, which has been validated by Shen and Sun et al. through high-order decoupled direct method (HDDM)</w:t>
      </w:r>
      <w:r w:rsidRPr="003C4526">
        <w:rPr>
          <w:rFonts w:ascii="Times New Roman" w:hAnsi="Times New Roman" w:cs="Times New Roman"/>
          <w:szCs w:val="21"/>
          <w:lang w:val="en-GB"/>
        </w:rPr>
        <w:fldChar w:fldCharType="begin">
          <w:fldData xml:space="preserve">PEVuZE5vdGU+PENpdGU+PEF1dGhvcj5TaGVuPC9BdXRob3I+PFllYXI+MjAyMTwvWWVhcj48UmVj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</w:fldData>
        </w:fldChar>
      </w:r>
      <w:r w:rsidRPr="003C4526">
        <w:rPr>
          <w:rFonts w:ascii="Times New Roman" w:hAnsi="Times New Roman" w:cs="Times New Roman"/>
          <w:szCs w:val="21"/>
          <w:lang w:val="en-GB"/>
        </w:rPr>
        <w:instrText xml:space="preserve"> ADDIN EN.CITE </w:instrText>
      </w:r>
      <w:r w:rsidRPr="003C4526">
        <w:rPr>
          <w:rFonts w:ascii="Times New Roman" w:hAnsi="Times New Roman" w:cs="Times New Roman"/>
          <w:szCs w:val="21"/>
          <w:lang w:val="en-GB"/>
        </w:rPr>
        <w:fldChar w:fldCharType="begin">
          <w:fldData xml:space="preserve">PEVuZE5vdGU+PENpdGU+PEF1dGhvcj5TaGVuPC9BdXRob3I+PFllYXI+MjAyMTwvWWVhcj48UmVj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</w:fldData>
        </w:fldChar>
      </w:r>
      <w:r w:rsidRPr="003C4526">
        <w:rPr>
          <w:rFonts w:ascii="Times New Roman" w:hAnsi="Times New Roman" w:cs="Times New Roman"/>
          <w:szCs w:val="21"/>
          <w:lang w:val="en-GB"/>
        </w:rPr>
        <w:instrText xml:space="preserve"> ADDIN EN.CITE.DATA </w:instrText>
      </w:r>
      <w:r w:rsidRPr="003C4526">
        <w:rPr>
          <w:rFonts w:ascii="Times New Roman" w:hAnsi="Times New Roman" w:cs="Times New Roman"/>
          <w:szCs w:val="21"/>
          <w:lang w:val="en-GB"/>
        </w:rPr>
      </w:r>
      <w:r w:rsidRPr="003C4526">
        <w:rPr>
          <w:rFonts w:ascii="Times New Roman" w:hAnsi="Times New Roman" w:cs="Times New Roman"/>
          <w:szCs w:val="21"/>
          <w:lang w:val="en-GB"/>
        </w:rPr>
        <w:fldChar w:fldCharType="end"/>
      </w:r>
      <w:r w:rsidRPr="003C4526">
        <w:rPr>
          <w:rFonts w:ascii="Times New Roman" w:hAnsi="Times New Roman" w:cs="Times New Roman"/>
          <w:szCs w:val="21"/>
          <w:lang w:val="en-GB"/>
        </w:rPr>
        <w:fldChar w:fldCharType="separate"/>
      </w:r>
      <w:r w:rsidRPr="003C4526">
        <w:rPr>
          <w:rFonts w:ascii="Times New Roman" w:hAnsi="Times New Roman" w:cs="Times New Roman"/>
          <w:noProof/>
          <w:szCs w:val="21"/>
          <w:vertAlign w:val="superscript"/>
          <w:lang w:val="en-GB"/>
        </w:rPr>
        <w:t>3</w:t>
      </w:r>
      <w:r w:rsidRPr="003C4526">
        <w:rPr>
          <w:rFonts w:ascii="Times New Roman" w:hAnsi="Times New Roman" w:cs="Times New Roman"/>
          <w:szCs w:val="21"/>
          <w:lang w:val="en-GB"/>
        </w:rPr>
        <w:fldChar w:fldCharType="end"/>
      </w:r>
      <w:r w:rsidRPr="003C4526">
        <w:rPr>
          <w:rFonts w:ascii="Times New Roman" w:hAnsi="Times New Roman" w:cs="Times New Roman"/>
          <w:szCs w:val="21"/>
          <w:lang w:val="en-GB"/>
        </w:rPr>
        <w:t>. The empirical fitting method is applied in this study, but the isopleths are changed to the net accumulation rates of O</w:t>
      </w:r>
      <w:r w:rsidRPr="003C452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3C4526">
        <w:rPr>
          <w:rFonts w:ascii="Times New Roman" w:hAnsi="Times New Roman" w:cs="Times New Roman"/>
          <w:szCs w:val="21"/>
          <w:lang w:val="en-GB"/>
        </w:rPr>
        <w:t xml:space="preserve"> so as to eliminate the budgets caused from fluxes (because for coupled ESMs with interactive chemistry-climate feedbacks, the atmospheric dynamics can be altered by greenhouse gases like O</w:t>
      </w:r>
      <w:r w:rsidRPr="003C452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3C4526">
        <w:rPr>
          <w:rFonts w:ascii="Times New Roman" w:hAnsi="Times New Roman" w:cs="Times New Roman"/>
          <w:szCs w:val="21"/>
          <w:lang w:val="en-GB"/>
        </w:rPr>
        <w:t>, bringing in confounding effects), and the levels of precursors are modified into log</w:t>
      </w:r>
      <w:r w:rsidRPr="003C4526">
        <w:rPr>
          <w:rFonts w:ascii="Times New Roman" w:hAnsi="Times New Roman" w:cs="Times New Roman"/>
          <w:szCs w:val="21"/>
          <w:vertAlign w:val="subscript"/>
          <w:lang w:val="en-GB"/>
        </w:rPr>
        <w:t>10</w:t>
      </w:r>
      <w:r w:rsidRPr="003C4526">
        <w:rPr>
          <w:rFonts w:ascii="Times New Roman" w:hAnsi="Times New Roman" w:cs="Times New Roman"/>
          <w:szCs w:val="21"/>
          <w:lang w:val="en-GB"/>
        </w:rPr>
        <w:t xml:space="preserve">-transformed emission rates to fit into normal distribution (the raw values of the emission rates are right-skewed). </w:t>
      </w:r>
    </w:p>
    <w:p w:rsidR="00765982" w:rsidRPr="00765982" w:rsidRDefault="00765982" w:rsidP="00297F0B">
      <w:pPr>
        <w:pStyle w:val="a8"/>
        <w:rPr>
          <w:rFonts w:ascii="Times New Roman" w:hAnsi="Times New Roman" w:cs="Times New Roman" w:hint="eastAsia"/>
          <w:sz w:val="21"/>
          <w:szCs w:val="21"/>
          <w:lang w:val="en-GB"/>
        </w:rPr>
      </w:pPr>
      <w:r w:rsidRPr="003C4526">
        <w:rPr>
          <w:rFonts w:ascii="Times New Roman" w:hAnsi="Times New Roman" w:cs="Times New Roman"/>
          <w:sz w:val="21"/>
          <w:szCs w:val="21"/>
          <w:lang w:val="en-GB"/>
        </w:rPr>
        <w:t>lgNet(O</w:t>
      </w:r>
      <w:r w:rsidRPr="003C4526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3C4526">
        <w:rPr>
          <w:rFonts w:ascii="Times New Roman" w:hAnsi="Times New Roman" w:cs="Times New Roman"/>
          <w:sz w:val="21"/>
          <w:szCs w:val="21"/>
          <w:lang w:val="en-GB"/>
        </w:rPr>
        <w:t xml:space="preserve">) = </w:t>
      </w:r>
      <w:r w:rsidRPr="003C4526">
        <w:rPr>
          <w:rFonts w:ascii="Times New Roman" w:hAnsi="Times New Roman" w:cs="Times New Roman"/>
          <w:i/>
          <w:sz w:val="21"/>
          <w:szCs w:val="21"/>
          <w:lang w:val="en-GB"/>
        </w:rPr>
        <w:t>β</w:t>
      </w:r>
      <w:r w:rsidRPr="003C4526">
        <w:rPr>
          <w:rFonts w:ascii="Times New Roman" w:hAnsi="Times New Roman" w:cs="Times New Roman"/>
          <w:sz w:val="21"/>
          <w:szCs w:val="21"/>
          <w:lang w:val="en-GB"/>
        </w:rPr>
        <w:t xml:space="preserve"> + </w:t>
      </w:r>
      <w:r w:rsidRPr="003C4526">
        <w:rPr>
          <w:rFonts w:ascii="Times New Roman" w:hAnsi="Times New Roman" w:cs="Times New Roman"/>
          <w:i/>
          <w:sz w:val="21"/>
          <w:szCs w:val="21"/>
          <w:lang w:val="en-GB"/>
        </w:rPr>
        <w:t>α</w:t>
      </w:r>
      <w:r w:rsidRPr="003C4526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N</w:t>
      </w:r>
      <w:r w:rsidRPr="003C4526">
        <w:rPr>
          <w:rFonts w:ascii="Times New Roman" w:hAnsi="Times New Roman" w:cs="Times New Roman"/>
          <w:sz w:val="21"/>
          <w:szCs w:val="21"/>
          <w:lang w:val="en-GB"/>
        </w:rPr>
        <w:t xml:space="preserve"> lgNO</w:t>
      </w:r>
      <w:r w:rsidRPr="003C4526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X</w:t>
      </w:r>
      <w:r w:rsidRPr="003C4526">
        <w:rPr>
          <w:rFonts w:ascii="Times New Roman" w:hAnsi="Times New Roman" w:cs="Times New Roman"/>
          <w:sz w:val="21"/>
          <w:szCs w:val="21"/>
          <w:lang w:val="en-GB"/>
        </w:rPr>
        <w:t xml:space="preserve"> + </w:t>
      </w:r>
      <w:r w:rsidRPr="003C4526">
        <w:rPr>
          <w:rFonts w:ascii="Times New Roman" w:hAnsi="Times New Roman" w:cs="Times New Roman"/>
          <w:i/>
          <w:sz w:val="21"/>
          <w:szCs w:val="21"/>
          <w:lang w:val="en-GB"/>
        </w:rPr>
        <w:t>α</w:t>
      </w:r>
      <w:r w:rsidRPr="003C4526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V</w:t>
      </w:r>
      <w:r w:rsidRPr="003C4526">
        <w:rPr>
          <w:rFonts w:ascii="Times New Roman" w:hAnsi="Times New Roman" w:cs="Times New Roman"/>
          <w:sz w:val="21"/>
          <w:szCs w:val="21"/>
          <w:lang w:val="en-GB"/>
        </w:rPr>
        <w:t xml:space="preserve"> lgVOC + </w:t>
      </w:r>
      <w:r w:rsidRPr="003C4526">
        <w:rPr>
          <w:rFonts w:ascii="Times New Roman" w:hAnsi="Times New Roman" w:cs="Times New Roman"/>
          <w:i/>
          <w:sz w:val="21"/>
          <w:szCs w:val="21"/>
          <w:lang w:val="en-GB"/>
        </w:rPr>
        <w:t>α</w:t>
      </w:r>
      <w:r w:rsidRPr="003C4526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NV</w:t>
      </w:r>
      <w:r w:rsidRPr="003C4526">
        <w:rPr>
          <w:rFonts w:ascii="Times New Roman" w:hAnsi="Times New Roman" w:cs="Times New Roman"/>
          <w:sz w:val="21"/>
          <w:szCs w:val="21"/>
          <w:lang w:val="en-GB"/>
        </w:rPr>
        <w:t xml:space="preserve"> lgNO</w:t>
      </w:r>
      <w:r w:rsidRPr="003C4526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X</w:t>
      </w:r>
      <w:r w:rsidRPr="003C4526">
        <w:rPr>
          <w:rFonts w:ascii="Times New Roman" w:hAnsi="Times New Roman" w:cs="Times New Roman"/>
          <w:sz w:val="21"/>
          <w:szCs w:val="21"/>
          <w:lang w:val="en-GB"/>
        </w:rPr>
        <w:t xml:space="preserve">·lgVOC + </w:t>
      </w:r>
      <w:r w:rsidRPr="003C4526">
        <w:rPr>
          <w:rFonts w:ascii="Times New Roman" w:hAnsi="Times New Roman" w:cs="Times New Roman"/>
          <w:i/>
          <w:sz w:val="21"/>
          <w:szCs w:val="21"/>
          <w:lang w:val="en-GB"/>
        </w:rPr>
        <w:t>α</w:t>
      </w:r>
      <w:r w:rsidRPr="003C4526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NN</w:t>
      </w:r>
      <w:r w:rsidRPr="003C4526">
        <w:rPr>
          <w:rFonts w:ascii="Times New Roman" w:hAnsi="Times New Roman" w:cs="Times New Roman"/>
          <w:sz w:val="21"/>
          <w:szCs w:val="21"/>
          <w:lang w:val="en-GB"/>
        </w:rPr>
        <w:t xml:space="preserve"> lgNO</w:t>
      </w:r>
      <w:r w:rsidRPr="003C4526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X</w:t>
      </w:r>
      <w:r w:rsidRPr="003C4526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2</w:t>
      </w:r>
      <w:r w:rsidRPr="003C4526">
        <w:rPr>
          <w:rFonts w:ascii="Times New Roman" w:hAnsi="Times New Roman" w:cs="Times New Roman"/>
          <w:sz w:val="21"/>
          <w:szCs w:val="21"/>
          <w:lang w:val="en-GB"/>
        </w:rPr>
        <w:t xml:space="preserve"> + </w:t>
      </w:r>
      <w:r w:rsidRPr="003C4526">
        <w:rPr>
          <w:rFonts w:ascii="Times New Roman" w:hAnsi="Times New Roman" w:cs="Times New Roman"/>
          <w:i/>
          <w:sz w:val="21"/>
          <w:szCs w:val="21"/>
          <w:lang w:val="en-GB"/>
        </w:rPr>
        <w:t>α</w:t>
      </w:r>
      <w:r w:rsidRPr="003C4526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VV</w:t>
      </w:r>
      <w:r w:rsidRPr="003C4526">
        <w:rPr>
          <w:rFonts w:ascii="Times New Roman" w:hAnsi="Times New Roman" w:cs="Times New Roman"/>
          <w:sz w:val="21"/>
          <w:szCs w:val="21"/>
          <w:lang w:val="en-GB"/>
        </w:rPr>
        <w:t xml:space="preserve"> lgVOC</w:t>
      </w:r>
      <w:r w:rsidRPr="003C4526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2</w:t>
      </w:r>
      <w:r w:rsidRPr="003C4526">
        <w:rPr>
          <w:rFonts w:ascii="Times New Roman" w:hAnsi="Times New Roman" w:cs="Times New Roman"/>
          <w:sz w:val="21"/>
          <w:szCs w:val="21"/>
          <w:lang w:val="en-GB"/>
        </w:rPr>
        <w:t xml:space="preserve"> + </w:t>
      </w:r>
      <w:r w:rsidRPr="003C4526">
        <w:rPr>
          <w:rFonts w:ascii="Times New Roman" w:hAnsi="Times New Roman" w:cs="Times New Roman"/>
          <w:i/>
          <w:sz w:val="21"/>
          <w:szCs w:val="21"/>
          <w:lang w:val="en-GB"/>
        </w:rPr>
        <w:t>ε</w:t>
      </w:r>
      <w:r w:rsidRPr="00765982">
        <w:rPr>
          <w:rFonts w:ascii="Times New Roman" w:hAnsi="Times New Roman" w:cs="Times New Roman"/>
          <w:szCs w:val="21"/>
          <w:lang w:val="en-GB"/>
        </w:rPr>
        <w:t xml:space="preserve"> </w:t>
      </w:r>
      <w:r w:rsidR="001C0EFA">
        <w:rPr>
          <w:rFonts w:ascii="Times New Roman" w:hAnsi="Times New Roman" w:cs="Times New Roman"/>
          <w:szCs w:val="21"/>
          <w:lang w:val="en-GB"/>
        </w:rPr>
        <w:t>(</w:t>
      </w:r>
      <w:r w:rsidR="00297F0B">
        <w:t xml:space="preserve">Equation </w:t>
      </w:r>
      <w:fldSimple w:instr=" SEQ Equation \* ARABIC ">
        <w:r w:rsidR="00775AA2">
          <w:rPr>
            <w:noProof/>
          </w:rPr>
          <w:t>1</w:t>
        </w:r>
      </w:fldSimple>
      <w:r w:rsidR="001C0EFA">
        <w:rPr>
          <w:rFonts w:ascii="Times New Roman" w:hAnsi="Times New Roman" w:cs="Times New Roman"/>
          <w:szCs w:val="21"/>
          <w:lang w:val="en-GB"/>
        </w:rPr>
        <w:t xml:space="preserve">) </w:t>
      </w:r>
    </w:p>
    <w:p w:rsidR="003C4526" w:rsidRDefault="003C4526" w:rsidP="003C4526">
      <w:pPr>
        <w:spacing w:afterLines="100" w:after="312"/>
        <w:ind w:firstLine="420"/>
        <w:jc w:val="left"/>
        <w:rPr>
          <w:rFonts w:ascii="Times New Roman" w:hAnsi="Times New Roman" w:cs="Times New Roman"/>
          <w:szCs w:val="21"/>
          <w:lang w:val="en-GB"/>
        </w:rPr>
      </w:pPr>
      <w:r w:rsidRPr="003C4526">
        <w:rPr>
          <w:rFonts w:ascii="Times New Roman" w:hAnsi="Times New Roman" w:cs="Times New Roman"/>
          <w:b/>
          <w:color w:val="000000" w:themeColor="text1"/>
          <w:szCs w:val="21"/>
          <w:lang w:val="en-GB"/>
        </w:rPr>
        <w:t>Precursor sensitivity estimation.</w:t>
      </w:r>
      <w:r w:rsidRPr="003C4526">
        <w:rPr>
          <w:rFonts w:ascii="Times New Roman" w:hAnsi="Times New Roman" w:cs="Times New Roman"/>
          <w:color w:val="000000" w:themeColor="text1"/>
          <w:szCs w:val="21"/>
          <w:lang w:val="en-GB"/>
        </w:rPr>
        <w:t xml:space="preserve"> The precu</w:t>
      </w:r>
      <w:r w:rsidRPr="003C4526">
        <w:rPr>
          <w:rFonts w:ascii="Times New Roman" w:hAnsi="Times New Roman" w:cs="Times New Roman"/>
          <w:szCs w:val="21"/>
          <w:lang w:val="en-GB"/>
        </w:rPr>
        <w:t>rsor sensitivities are defined as the marginal change of the O</w:t>
      </w:r>
      <w:r w:rsidRPr="003C452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3C4526">
        <w:rPr>
          <w:rFonts w:ascii="Times New Roman" w:hAnsi="Times New Roman" w:cs="Times New Roman"/>
          <w:szCs w:val="21"/>
          <w:lang w:val="en-GB"/>
        </w:rPr>
        <w:t xml:space="preserve"> net accumulation rates against the unit shift of log-transformed NO</w:t>
      </w:r>
      <w:r w:rsidRPr="003C4526">
        <w:rPr>
          <w:rFonts w:ascii="Times New Roman" w:hAnsi="Times New Roman" w:cs="Times New Roman"/>
          <w:szCs w:val="21"/>
          <w:vertAlign w:val="subscript"/>
          <w:lang w:val="en-GB"/>
        </w:rPr>
        <w:t>X</w:t>
      </w:r>
      <w:r w:rsidRPr="003C4526">
        <w:rPr>
          <w:rFonts w:ascii="Times New Roman" w:hAnsi="Times New Roman" w:cs="Times New Roman"/>
          <w:szCs w:val="21"/>
          <w:lang w:val="en-GB"/>
        </w:rPr>
        <w:t xml:space="preserve"> (</w:t>
      </w:r>
      <w:r w:rsidRPr="003C4526">
        <w:rPr>
          <w:rFonts w:ascii="Times New Roman" w:hAnsi="Times New Roman" w:cs="Times New Roman"/>
          <w:i/>
          <w:szCs w:val="21"/>
          <w:lang w:val="en-GB"/>
        </w:rPr>
        <w:t>S</w:t>
      </w:r>
      <w:r w:rsidRPr="003C4526">
        <w:rPr>
          <w:rFonts w:ascii="Times New Roman" w:hAnsi="Times New Roman" w:cs="Times New Roman"/>
          <w:i/>
          <w:szCs w:val="21"/>
          <w:vertAlign w:val="subscript"/>
          <w:lang w:val="en-GB"/>
        </w:rPr>
        <w:t>N</w:t>
      </w:r>
      <w:r w:rsidRPr="003C4526">
        <w:rPr>
          <w:rFonts w:ascii="Times New Roman" w:hAnsi="Times New Roman" w:cs="Times New Roman"/>
          <w:szCs w:val="21"/>
          <w:lang w:val="en-GB"/>
        </w:rPr>
        <w:t>) or NMVOC (</w:t>
      </w:r>
      <w:r w:rsidRPr="003C4526">
        <w:rPr>
          <w:rFonts w:ascii="Times New Roman" w:hAnsi="Times New Roman" w:cs="Times New Roman"/>
          <w:i/>
          <w:szCs w:val="21"/>
          <w:lang w:val="en-GB"/>
        </w:rPr>
        <w:t>S</w:t>
      </w:r>
      <w:r w:rsidRPr="003C4526">
        <w:rPr>
          <w:rFonts w:ascii="Times New Roman" w:hAnsi="Times New Roman" w:cs="Times New Roman"/>
          <w:i/>
          <w:szCs w:val="21"/>
          <w:vertAlign w:val="subscript"/>
          <w:lang w:val="en-GB"/>
        </w:rPr>
        <w:t>V</w:t>
      </w:r>
      <w:r w:rsidRPr="003C4526">
        <w:rPr>
          <w:rFonts w:ascii="Times New Roman" w:hAnsi="Times New Roman" w:cs="Times New Roman"/>
          <w:szCs w:val="21"/>
          <w:lang w:val="en-GB"/>
        </w:rPr>
        <w:t xml:space="preserve">) emission rates, mathematically equal to the derivatives of the aforementioned fitted empirical equations, as shown </w:t>
      </w:r>
      <w:r w:rsidR="009E48A3">
        <w:rPr>
          <w:rFonts w:ascii="Times New Roman" w:hAnsi="Times New Roman" w:cs="Times New Roman"/>
          <w:szCs w:val="21"/>
          <w:lang w:val="en-GB"/>
        </w:rPr>
        <w:t xml:space="preserve">in the beneath </w:t>
      </w:r>
      <w:r w:rsidR="00E50D16">
        <w:rPr>
          <w:rFonts w:ascii="Times New Roman" w:hAnsi="Times New Roman" w:cs="Times New Roman"/>
          <w:szCs w:val="21"/>
          <w:lang w:val="en-GB"/>
        </w:rPr>
        <w:t>equations</w:t>
      </w:r>
      <w:r w:rsidRPr="003C4526">
        <w:rPr>
          <w:rFonts w:ascii="Times New Roman" w:hAnsi="Times New Roman" w:cs="Times New Roman"/>
          <w:szCs w:val="21"/>
          <w:lang w:val="en-GB"/>
        </w:rPr>
        <w:t xml:space="preserve">. Higher-order sensitivities are not considered in this study. </w:t>
      </w:r>
    </w:p>
    <w:p w:rsidR="009E48A3" w:rsidRDefault="009E48A3" w:rsidP="00775AA2">
      <w:pPr>
        <w:pStyle w:val="a8"/>
        <w:rPr>
          <w:rFonts w:ascii="Times New Roman" w:hAnsi="Times New Roman" w:cs="Times New Roman"/>
          <w:szCs w:val="21"/>
          <w:lang w:val="en-GB"/>
        </w:rPr>
      </w:pPr>
      <w:r w:rsidRPr="003C4526">
        <w:rPr>
          <w:rFonts w:ascii="Times New Roman" w:hAnsi="Times New Roman" w:cs="Times New Roman"/>
          <w:i/>
          <w:sz w:val="21"/>
          <w:szCs w:val="21"/>
          <w:lang w:val="en-GB"/>
        </w:rPr>
        <w:t>S</w:t>
      </w:r>
      <w:r w:rsidRPr="003C4526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N</w:t>
      </w:r>
      <w:r w:rsidRPr="003C4526">
        <w:rPr>
          <w:rFonts w:ascii="Times New Roman" w:hAnsi="Times New Roman" w:cs="Times New Roman"/>
          <w:sz w:val="21"/>
          <w:szCs w:val="21"/>
          <w:lang w:val="en-GB"/>
        </w:rPr>
        <w:t xml:space="preserve"> = </w:t>
      </w:r>
      <w:r w:rsidRPr="003C4526">
        <w:rPr>
          <w:rFonts w:ascii="Times New Roman" w:hAnsi="Times New Roman" w:cs="Times New Roman"/>
          <w:i/>
          <w:sz w:val="21"/>
          <w:szCs w:val="21"/>
          <w:lang w:val="en-GB"/>
        </w:rPr>
        <w:t>∂</w:t>
      </w:r>
      <w:r w:rsidRPr="003C4526">
        <w:rPr>
          <w:rFonts w:ascii="Times New Roman" w:hAnsi="Times New Roman" w:cs="Times New Roman"/>
          <w:sz w:val="21"/>
          <w:szCs w:val="21"/>
          <w:lang w:val="en-GB"/>
        </w:rPr>
        <w:t>lgNet(O</w:t>
      </w:r>
      <w:r w:rsidRPr="003C4526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3C4526">
        <w:rPr>
          <w:rFonts w:ascii="Times New Roman" w:hAnsi="Times New Roman" w:cs="Times New Roman"/>
          <w:sz w:val="21"/>
          <w:szCs w:val="21"/>
          <w:lang w:val="en-GB"/>
        </w:rPr>
        <w:t xml:space="preserve">) / </w:t>
      </w:r>
      <w:r w:rsidRPr="003C4526">
        <w:rPr>
          <w:rFonts w:ascii="Times New Roman" w:hAnsi="Times New Roman" w:cs="Times New Roman"/>
          <w:i/>
          <w:sz w:val="21"/>
          <w:szCs w:val="21"/>
          <w:lang w:val="en-GB"/>
        </w:rPr>
        <w:t>∂</w:t>
      </w:r>
      <w:r w:rsidRPr="003C4526">
        <w:rPr>
          <w:rFonts w:ascii="Times New Roman" w:hAnsi="Times New Roman" w:cs="Times New Roman"/>
          <w:sz w:val="21"/>
          <w:szCs w:val="21"/>
          <w:lang w:val="en-GB"/>
        </w:rPr>
        <w:t>lgNO</w:t>
      </w:r>
      <w:r w:rsidRPr="003C4526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X</w:t>
      </w:r>
      <w:r w:rsidRPr="003C4526">
        <w:rPr>
          <w:rFonts w:ascii="Times New Roman" w:hAnsi="Times New Roman" w:cs="Times New Roman"/>
          <w:sz w:val="21"/>
          <w:szCs w:val="21"/>
          <w:lang w:val="en-GB"/>
        </w:rPr>
        <w:t xml:space="preserve"> = </w:t>
      </w:r>
      <w:r w:rsidRPr="003C4526">
        <w:rPr>
          <w:rFonts w:ascii="Times New Roman" w:hAnsi="Times New Roman" w:cs="Times New Roman"/>
          <w:i/>
          <w:sz w:val="21"/>
          <w:szCs w:val="21"/>
          <w:lang w:val="en-GB"/>
        </w:rPr>
        <w:t>α</w:t>
      </w:r>
      <w:r w:rsidRPr="003C4526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N</w:t>
      </w:r>
      <w:r w:rsidRPr="003C4526">
        <w:rPr>
          <w:rFonts w:ascii="Times New Roman" w:hAnsi="Times New Roman" w:cs="Times New Roman"/>
          <w:i/>
          <w:sz w:val="21"/>
          <w:szCs w:val="21"/>
          <w:lang w:val="en-GB"/>
        </w:rPr>
        <w:t xml:space="preserve"> </w:t>
      </w:r>
      <w:r w:rsidRPr="003C4526">
        <w:rPr>
          <w:rFonts w:ascii="Times New Roman" w:hAnsi="Times New Roman" w:cs="Times New Roman"/>
          <w:sz w:val="21"/>
          <w:szCs w:val="21"/>
          <w:lang w:val="en-GB"/>
        </w:rPr>
        <w:t xml:space="preserve">+ </w:t>
      </w:r>
      <w:r w:rsidRPr="003C4526">
        <w:rPr>
          <w:rFonts w:ascii="Times New Roman" w:hAnsi="Times New Roman" w:cs="Times New Roman"/>
          <w:i/>
          <w:sz w:val="21"/>
          <w:szCs w:val="21"/>
          <w:lang w:val="en-GB"/>
        </w:rPr>
        <w:t>α</w:t>
      </w:r>
      <w:r w:rsidRPr="003C4526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NV</w:t>
      </w:r>
      <w:r w:rsidRPr="003C4526">
        <w:rPr>
          <w:rFonts w:ascii="Times New Roman" w:hAnsi="Times New Roman" w:cs="Times New Roman"/>
          <w:sz w:val="21"/>
          <w:szCs w:val="21"/>
          <w:lang w:val="en-GB"/>
        </w:rPr>
        <w:t xml:space="preserve"> lgVOC + 2</w:t>
      </w:r>
      <w:r w:rsidRPr="003C4526">
        <w:rPr>
          <w:rFonts w:ascii="Times New Roman" w:hAnsi="Times New Roman" w:cs="Times New Roman"/>
          <w:i/>
          <w:sz w:val="21"/>
          <w:szCs w:val="21"/>
          <w:lang w:val="en-GB"/>
        </w:rPr>
        <w:t>α</w:t>
      </w:r>
      <w:r w:rsidRPr="003C4526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NN</w:t>
      </w:r>
      <w:r w:rsidRPr="003C4526">
        <w:rPr>
          <w:rFonts w:ascii="Times New Roman" w:hAnsi="Times New Roman" w:cs="Times New Roman"/>
          <w:sz w:val="21"/>
          <w:szCs w:val="21"/>
          <w:lang w:val="en-GB"/>
        </w:rPr>
        <w:t xml:space="preserve"> lgNO</w:t>
      </w:r>
      <w:r w:rsidRPr="003C4526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X</w:t>
      </w:r>
      <w:r w:rsidRPr="009E48A3">
        <w:rPr>
          <w:rFonts w:ascii="Times New Roman" w:hAnsi="Times New Roman" w:cs="Times New Roman"/>
          <w:szCs w:val="21"/>
          <w:lang w:val="en-GB"/>
        </w:rPr>
        <w:t xml:space="preserve"> </w:t>
      </w:r>
      <w:r>
        <w:rPr>
          <w:rFonts w:ascii="Times New Roman" w:hAnsi="Times New Roman" w:cs="Times New Roman"/>
          <w:szCs w:val="21"/>
          <w:lang w:val="en-GB"/>
        </w:rPr>
        <w:t>(</w:t>
      </w:r>
      <w:r w:rsidR="00775AA2">
        <w:t xml:space="preserve">Equation </w:t>
      </w:r>
      <w:fldSimple w:instr=" SEQ Equation \* ARABIC ">
        <w:r w:rsidR="00775AA2">
          <w:rPr>
            <w:noProof/>
          </w:rPr>
          <w:t>2</w:t>
        </w:r>
      </w:fldSimple>
      <w:r>
        <w:rPr>
          <w:rFonts w:ascii="Times New Roman" w:hAnsi="Times New Roman" w:cs="Times New Roman"/>
          <w:szCs w:val="21"/>
          <w:lang w:val="en-GB"/>
        </w:rPr>
        <w:t xml:space="preserve">) </w:t>
      </w:r>
    </w:p>
    <w:p w:rsidR="009E48A3" w:rsidRPr="003C4526" w:rsidRDefault="009E48A3" w:rsidP="00775AA2">
      <w:pPr>
        <w:pStyle w:val="a8"/>
        <w:rPr>
          <w:rFonts w:ascii="Times New Roman" w:hAnsi="Times New Roman" w:cs="Times New Roman" w:hint="eastAsia"/>
          <w:sz w:val="21"/>
          <w:szCs w:val="21"/>
          <w:lang w:val="en-GB"/>
        </w:rPr>
      </w:pPr>
      <w:r w:rsidRPr="003C4526">
        <w:rPr>
          <w:rFonts w:ascii="Times New Roman" w:hAnsi="Times New Roman" w:cs="Times New Roman"/>
          <w:i/>
          <w:sz w:val="21"/>
          <w:szCs w:val="21"/>
          <w:lang w:val="en-GB"/>
        </w:rPr>
        <w:t>S</w:t>
      </w:r>
      <w:r w:rsidRPr="003C4526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V</w:t>
      </w:r>
      <w:r w:rsidRPr="003C4526">
        <w:rPr>
          <w:rFonts w:ascii="Times New Roman" w:hAnsi="Times New Roman" w:cs="Times New Roman"/>
          <w:sz w:val="21"/>
          <w:szCs w:val="21"/>
          <w:lang w:val="en-GB"/>
        </w:rPr>
        <w:t xml:space="preserve"> = </w:t>
      </w:r>
      <w:r w:rsidRPr="003C4526">
        <w:rPr>
          <w:rFonts w:ascii="Times New Roman" w:hAnsi="Times New Roman" w:cs="Times New Roman"/>
          <w:i/>
          <w:sz w:val="21"/>
          <w:szCs w:val="21"/>
          <w:lang w:val="en-GB"/>
        </w:rPr>
        <w:t>∂</w:t>
      </w:r>
      <w:r w:rsidRPr="003C4526">
        <w:rPr>
          <w:rFonts w:ascii="Times New Roman" w:hAnsi="Times New Roman" w:cs="Times New Roman"/>
          <w:sz w:val="21"/>
          <w:szCs w:val="21"/>
          <w:lang w:val="en-GB"/>
        </w:rPr>
        <w:t>lgNet(O</w:t>
      </w:r>
      <w:r w:rsidRPr="003C4526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3C4526">
        <w:rPr>
          <w:rFonts w:ascii="Times New Roman" w:hAnsi="Times New Roman" w:cs="Times New Roman"/>
          <w:sz w:val="21"/>
          <w:szCs w:val="21"/>
          <w:lang w:val="en-GB"/>
        </w:rPr>
        <w:t xml:space="preserve">) / </w:t>
      </w:r>
      <w:r w:rsidRPr="003C4526">
        <w:rPr>
          <w:rFonts w:ascii="Times New Roman" w:hAnsi="Times New Roman" w:cs="Times New Roman"/>
          <w:i/>
          <w:sz w:val="21"/>
          <w:szCs w:val="21"/>
          <w:lang w:val="en-GB"/>
        </w:rPr>
        <w:t>∂</w:t>
      </w:r>
      <w:r w:rsidRPr="003C4526">
        <w:rPr>
          <w:rFonts w:ascii="Times New Roman" w:hAnsi="Times New Roman" w:cs="Times New Roman"/>
          <w:sz w:val="21"/>
          <w:szCs w:val="21"/>
          <w:lang w:val="en-GB"/>
        </w:rPr>
        <w:t xml:space="preserve">lgVOC = </w:t>
      </w:r>
      <w:r w:rsidRPr="003C4526">
        <w:rPr>
          <w:rFonts w:ascii="Times New Roman" w:hAnsi="Times New Roman" w:cs="Times New Roman"/>
          <w:i/>
          <w:sz w:val="21"/>
          <w:szCs w:val="21"/>
          <w:lang w:val="en-GB"/>
        </w:rPr>
        <w:t>α</w:t>
      </w:r>
      <w:r w:rsidRPr="003C4526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V</w:t>
      </w:r>
      <w:r w:rsidRPr="003C4526">
        <w:rPr>
          <w:rFonts w:ascii="Times New Roman" w:hAnsi="Times New Roman" w:cs="Times New Roman"/>
          <w:i/>
          <w:sz w:val="21"/>
          <w:szCs w:val="21"/>
          <w:lang w:val="en-GB"/>
        </w:rPr>
        <w:t xml:space="preserve"> </w:t>
      </w:r>
      <w:r w:rsidRPr="003C4526">
        <w:rPr>
          <w:rFonts w:ascii="Times New Roman" w:hAnsi="Times New Roman" w:cs="Times New Roman"/>
          <w:sz w:val="21"/>
          <w:szCs w:val="21"/>
          <w:lang w:val="en-GB"/>
        </w:rPr>
        <w:t xml:space="preserve">+ </w:t>
      </w:r>
      <w:r w:rsidRPr="003C4526">
        <w:rPr>
          <w:rFonts w:ascii="Times New Roman" w:hAnsi="Times New Roman" w:cs="Times New Roman"/>
          <w:i/>
          <w:sz w:val="21"/>
          <w:szCs w:val="21"/>
          <w:lang w:val="en-GB"/>
        </w:rPr>
        <w:t>α</w:t>
      </w:r>
      <w:r w:rsidRPr="003C4526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NV</w:t>
      </w:r>
      <w:r w:rsidRPr="003C4526">
        <w:rPr>
          <w:rFonts w:ascii="Times New Roman" w:hAnsi="Times New Roman" w:cs="Times New Roman"/>
          <w:sz w:val="21"/>
          <w:szCs w:val="21"/>
          <w:lang w:val="en-GB"/>
        </w:rPr>
        <w:t xml:space="preserve"> lgNO</w:t>
      </w:r>
      <w:r w:rsidRPr="003C4526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X</w:t>
      </w:r>
      <w:r w:rsidRPr="003C4526">
        <w:rPr>
          <w:rFonts w:ascii="Times New Roman" w:hAnsi="Times New Roman" w:cs="Times New Roman"/>
          <w:sz w:val="21"/>
          <w:szCs w:val="21"/>
          <w:lang w:val="en-GB"/>
        </w:rPr>
        <w:t xml:space="preserve"> + 2</w:t>
      </w:r>
      <w:r w:rsidRPr="003C4526">
        <w:rPr>
          <w:rFonts w:ascii="Times New Roman" w:hAnsi="Times New Roman" w:cs="Times New Roman"/>
          <w:i/>
          <w:sz w:val="21"/>
          <w:szCs w:val="21"/>
          <w:lang w:val="en-GB"/>
        </w:rPr>
        <w:t>α</w:t>
      </w:r>
      <w:r w:rsidRPr="003C4526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VV</w:t>
      </w:r>
      <w:r w:rsidRPr="003C4526">
        <w:rPr>
          <w:rFonts w:ascii="Times New Roman" w:hAnsi="Times New Roman" w:cs="Times New Roman"/>
          <w:sz w:val="21"/>
          <w:szCs w:val="21"/>
          <w:lang w:val="en-GB"/>
        </w:rPr>
        <w:t xml:space="preserve"> lgVOC</w:t>
      </w:r>
      <w:r>
        <w:rPr>
          <w:rFonts w:ascii="Times New Roman" w:hAnsi="Times New Roman" w:cs="Times New Roman"/>
          <w:szCs w:val="21"/>
          <w:lang w:val="en-GB"/>
        </w:rPr>
        <w:t xml:space="preserve"> (</w:t>
      </w:r>
      <w:r w:rsidR="00775AA2">
        <w:t xml:space="preserve">Equation </w:t>
      </w:r>
      <w:fldSimple w:instr=" SEQ Equation \* ARABIC ">
        <w:r w:rsidR="00775AA2">
          <w:rPr>
            <w:noProof/>
          </w:rPr>
          <w:t>3</w:t>
        </w:r>
      </w:fldSimple>
      <w:r>
        <w:rPr>
          <w:rFonts w:ascii="Times New Roman" w:hAnsi="Times New Roman" w:cs="Times New Roman"/>
          <w:szCs w:val="21"/>
          <w:lang w:val="en-GB"/>
        </w:rPr>
        <w:t xml:space="preserve">) </w:t>
      </w:r>
    </w:p>
    <w:p w:rsidR="003C4526" w:rsidRPr="003C4526" w:rsidRDefault="003C4526" w:rsidP="003C4526">
      <w:pPr>
        <w:spacing w:afterLines="100" w:after="312"/>
        <w:jc w:val="left"/>
        <w:rPr>
          <w:rFonts w:ascii="Times New Roman" w:hAnsi="Times New Roman" w:cs="Times New Roman"/>
          <w:szCs w:val="21"/>
          <w:lang w:val="en-GB"/>
        </w:rPr>
      </w:pPr>
      <w:bookmarkStart w:id="2" w:name="_GoBack"/>
      <w:bookmarkEnd w:id="2"/>
      <w:r w:rsidRPr="003C4526">
        <w:rPr>
          <w:rFonts w:ascii="Times New Roman" w:hAnsi="Times New Roman" w:cs="Times New Roman"/>
          <w:szCs w:val="21"/>
          <w:lang w:val="en-GB"/>
        </w:rPr>
        <w:tab/>
        <w:t>Considering the O</w:t>
      </w:r>
      <w:r w:rsidRPr="003C452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3C4526">
        <w:rPr>
          <w:rFonts w:ascii="Times New Roman" w:hAnsi="Times New Roman" w:cs="Times New Roman"/>
          <w:szCs w:val="21"/>
          <w:lang w:val="en-GB"/>
        </w:rPr>
        <w:t xml:space="preserve"> precursor sensitivities are regional indicators which are of unneglectable geographical variability, all relevant analyses are conducted on region-clustered scale. For countries of vast territory (i.e. China and the United States in this study), representative provinces or regions (e.g. Jing-Jin-Ji of China) are selected out to ensure the area of the study regions to be comparable with other countries. Study regions are circumscribed from a central location covering no exceeding 5×5 cells (i.e. 10°×10°) inside the administrative area. The sensitivity estimations are carried out by Python package </w:t>
      </w:r>
      <w:r w:rsidRPr="003C4526">
        <w:rPr>
          <w:rFonts w:ascii="Times New Roman" w:hAnsi="Times New Roman" w:cs="Times New Roman"/>
          <w:i/>
          <w:szCs w:val="21"/>
          <w:lang w:val="en-GB"/>
        </w:rPr>
        <w:t>scikit-learn</w:t>
      </w:r>
      <w:r w:rsidRPr="003C4526">
        <w:rPr>
          <w:rFonts w:ascii="Times New Roman" w:hAnsi="Times New Roman" w:cs="Times New Roman"/>
          <w:szCs w:val="21"/>
          <w:lang w:val="en-GB"/>
        </w:rPr>
        <w:t xml:space="preserve"> 1.1.1. </w:t>
      </w:r>
    </w:p>
    <w:p w:rsidR="003C4526" w:rsidRPr="003C4526" w:rsidRDefault="003C4526" w:rsidP="003C4526">
      <w:pPr>
        <w:jc w:val="left"/>
        <w:rPr>
          <w:rFonts w:ascii="Times New Roman" w:hAnsi="Times New Roman" w:cs="Times New Roman"/>
          <w:szCs w:val="21"/>
          <w:lang w:val="en-GB"/>
        </w:rPr>
      </w:pPr>
    </w:p>
    <w:p w:rsidR="003C4526" w:rsidRPr="003C4526" w:rsidRDefault="003C4526" w:rsidP="003C4526">
      <w:pPr>
        <w:jc w:val="left"/>
        <w:rPr>
          <w:rFonts w:ascii="Times New Roman" w:hAnsi="Times New Roman" w:cs="Times New Roman"/>
          <w:szCs w:val="21"/>
          <w:lang w:val="en-GB"/>
        </w:rPr>
      </w:pPr>
    </w:p>
    <w:p w:rsidR="00F71AA7" w:rsidRPr="00F71AA7" w:rsidRDefault="003C4526" w:rsidP="00F71AA7">
      <w:pPr>
        <w:pStyle w:val="EndNoteBibliographyTitle"/>
        <w:rPr>
          <w:noProof/>
        </w:rPr>
      </w:pPr>
      <w:r w:rsidRPr="003C4526">
        <w:rPr>
          <w:lang w:val="en-GB"/>
        </w:rPr>
        <w:fldChar w:fldCharType="begin"/>
      </w:r>
      <w:r w:rsidRPr="003C4526">
        <w:rPr>
          <w:lang w:val="en-GB"/>
        </w:rPr>
        <w:instrText xml:space="preserve"> ADDIN EN.REFLIST </w:instrText>
      </w:r>
      <w:r w:rsidRPr="003C4526">
        <w:rPr>
          <w:lang w:val="en-GB"/>
        </w:rPr>
        <w:fldChar w:fldCharType="separate"/>
      </w:r>
      <w:r w:rsidR="00F71AA7" w:rsidRPr="00F71AA7">
        <w:rPr>
          <w:noProof/>
        </w:rPr>
        <w:t>REFERENCES</w:t>
      </w:r>
    </w:p>
    <w:p w:rsidR="00F71AA7" w:rsidRPr="00F71AA7" w:rsidRDefault="00F71AA7" w:rsidP="00F71AA7">
      <w:pPr>
        <w:pStyle w:val="EndNoteBibliographyTitle"/>
        <w:rPr>
          <w:noProof/>
        </w:rPr>
      </w:pPr>
    </w:p>
    <w:p w:rsidR="00F71AA7" w:rsidRPr="00F71AA7" w:rsidRDefault="00F71AA7" w:rsidP="00F71AA7">
      <w:pPr>
        <w:pStyle w:val="EndNoteBibliography"/>
        <w:rPr>
          <w:noProof/>
        </w:rPr>
      </w:pPr>
      <w:r w:rsidRPr="00F71AA7">
        <w:rPr>
          <w:noProof/>
        </w:rPr>
        <w:t>1.</w:t>
      </w:r>
      <w:r w:rsidRPr="00F71AA7">
        <w:rPr>
          <w:noProof/>
        </w:rPr>
        <w:tab/>
        <w:t xml:space="preserve">Liu C, Shi K. A review on methodology in O3-NOx-VOC sensitivity study. </w:t>
      </w:r>
      <w:r w:rsidRPr="00F71AA7">
        <w:rPr>
          <w:i/>
          <w:noProof/>
        </w:rPr>
        <w:t>Environ Pollut</w:t>
      </w:r>
      <w:r w:rsidRPr="00F71AA7">
        <w:rPr>
          <w:noProof/>
        </w:rPr>
        <w:t xml:space="preserve"> 2021; </w:t>
      </w:r>
      <w:r w:rsidRPr="00F71AA7">
        <w:rPr>
          <w:b/>
          <w:noProof/>
        </w:rPr>
        <w:t>291</w:t>
      </w:r>
      <w:r w:rsidRPr="00F71AA7">
        <w:rPr>
          <w:noProof/>
        </w:rPr>
        <w:t>: 118249.</w:t>
      </w:r>
    </w:p>
    <w:p w:rsidR="00F71AA7" w:rsidRPr="00F71AA7" w:rsidRDefault="00F71AA7" w:rsidP="00F71AA7">
      <w:pPr>
        <w:pStyle w:val="EndNoteBibliography"/>
        <w:rPr>
          <w:noProof/>
        </w:rPr>
      </w:pPr>
      <w:r w:rsidRPr="00F71AA7">
        <w:rPr>
          <w:noProof/>
        </w:rPr>
        <w:t>2.</w:t>
      </w:r>
      <w:r w:rsidRPr="00F71AA7">
        <w:rPr>
          <w:noProof/>
        </w:rPr>
        <w:tab/>
        <w:t xml:space="preserve">Qian Y, Henneman LRF, Mulholland JA, Russell AG. Empirical Development of Ozone Isopleths: Applications to Los Angeles. </w:t>
      </w:r>
      <w:r w:rsidRPr="00F71AA7">
        <w:rPr>
          <w:i/>
          <w:noProof/>
        </w:rPr>
        <w:t>Environ Sci Tech Let</w:t>
      </w:r>
      <w:r w:rsidRPr="00F71AA7">
        <w:rPr>
          <w:noProof/>
        </w:rPr>
        <w:t xml:space="preserve"> 2019; </w:t>
      </w:r>
      <w:r w:rsidRPr="00F71AA7">
        <w:rPr>
          <w:b/>
          <w:noProof/>
        </w:rPr>
        <w:t>6</w:t>
      </w:r>
      <w:r w:rsidRPr="00F71AA7">
        <w:rPr>
          <w:noProof/>
        </w:rPr>
        <w:t>(5): 294-9.</w:t>
      </w:r>
    </w:p>
    <w:p w:rsidR="00F71AA7" w:rsidRPr="00F71AA7" w:rsidRDefault="00F71AA7" w:rsidP="00F71AA7">
      <w:pPr>
        <w:pStyle w:val="EndNoteBibliography"/>
        <w:rPr>
          <w:noProof/>
        </w:rPr>
      </w:pPr>
      <w:r w:rsidRPr="00F71AA7">
        <w:rPr>
          <w:noProof/>
        </w:rPr>
        <w:t>3.</w:t>
      </w:r>
      <w:r w:rsidRPr="00F71AA7">
        <w:rPr>
          <w:noProof/>
        </w:rPr>
        <w:tab/>
        <w:t xml:space="preserve">Shen H, Sun Z, Chen Y, et al. Novel Method for Ozone Isopleth Construction and Diagnosis for the Ozone Control Strategy of Chinese Cities. </w:t>
      </w:r>
      <w:r w:rsidRPr="00F71AA7">
        <w:rPr>
          <w:i/>
          <w:noProof/>
        </w:rPr>
        <w:t>Environ Sci Technol</w:t>
      </w:r>
      <w:r w:rsidRPr="00F71AA7">
        <w:rPr>
          <w:noProof/>
        </w:rPr>
        <w:t xml:space="preserve"> 2021; </w:t>
      </w:r>
      <w:r w:rsidRPr="00F71AA7">
        <w:rPr>
          <w:b/>
          <w:noProof/>
        </w:rPr>
        <w:t>55</w:t>
      </w:r>
      <w:r w:rsidRPr="00F71AA7">
        <w:rPr>
          <w:noProof/>
        </w:rPr>
        <w:t>(23): 15625-36.</w:t>
      </w:r>
    </w:p>
    <w:p w:rsidR="00EE3355" w:rsidRPr="003C4526" w:rsidRDefault="003C4526" w:rsidP="003C4526">
      <w:pPr>
        <w:jc w:val="left"/>
        <w:rPr>
          <w:rFonts w:ascii="Times New Roman" w:hAnsi="Times New Roman" w:cs="Times New Roman"/>
          <w:szCs w:val="21"/>
          <w:lang w:val="en-GB"/>
        </w:rPr>
      </w:pPr>
      <w:r w:rsidRPr="003C4526">
        <w:rPr>
          <w:rFonts w:ascii="Times New Roman" w:hAnsi="Times New Roman" w:cs="Times New Roman"/>
          <w:szCs w:val="21"/>
          <w:lang w:val="en-GB"/>
        </w:rPr>
        <w:fldChar w:fldCharType="end"/>
      </w:r>
    </w:p>
    <w:sectPr w:rsidR="00EE3355" w:rsidRPr="003C4526" w:rsidSect="00D130A9">
      <w:pgSz w:w="12240" w:h="15840"/>
      <w:pgMar w:top="1440" w:right="1440" w:bottom="1440" w:left="144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Lato">
    <w:panose1 w:val="020F0502020204030203"/>
    <w:charset w:val="00"/>
    <w:family w:val="swiss"/>
    <w:pitch w:val="variable"/>
    <w:sig w:usb0="E10002FF" w:usb1="5000ECFF" w:usb2="00000021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2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DengXian&lt;/FontName&gt;&lt;FontSize&gt;10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rasv0v0wz9aue2fzkpaas30vs25vpas9w2&quot;&gt;My EndNote Library&lt;record-ids&gt;&lt;item&gt;4&lt;/item&gt;&lt;item&gt;10&lt;/item&gt;&lt;item&gt;13&lt;/item&gt;&lt;/record-ids&gt;&lt;/item&gt;&lt;/Libraries&gt;"/>
  </w:docVars>
  <w:rsids>
    <w:rsidRoot w:val="00D130A9"/>
    <w:rsid w:val="00002A16"/>
    <w:rsid w:val="000135CE"/>
    <w:rsid w:val="00014CDB"/>
    <w:rsid w:val="00017799"/>
    <w:rsid w:val="000252B9"/>
    <w:rsid w:val="00034680"/>
    <w:rsid w:val="00035A1D"/>
    <w:rsid w:val="00041599"/>
    <w:rsid w:val="00055982"/>
    <w:rsid w:val="00057B41"/>
    <w:rsid w:val="00062CB0"/>
    <w:rsid w:val="00064B9F"/>
    <w:rsid w:val="0009514B"/>
    <w:rsid w:val="000A661A"/>
    <w:rsid w:val="000B07A9"/>
    <w:rsid w:val="000B6265"/>
    <w:rsid w:val="000F25E3"/>
    <w:rsid w:val="000F4591"/>
    <w:rsid w:val="000F513F"/>
    <w:rsid w:val="000F6AB3"/>
    <w:rsid w:val="001008C2"/>
    <w:rsid w:val="001060B7"/>
    <w:rsid w:val="00106F12"/>
    <w:rsid w:val="00123B4D"/>
    <w:rsid w:val="00124CA6"/>
    <w:rsid w:val="00127383"/>
    <w:rsid w:val="00133B84"/>
    <w:rsid w:val="00144109"/>
    <w:rsid w:val="00153868"/>
    <w:rsid w:val="00156B85"/>
    <w:rsid w:val="001605EA"/>
    <w:rsid w:val="001963E7"/>
    <w:rsid w:val="001A1138"/>
    <w:rsid w:val="001B3DBE"/>
    <w:rsid w:val="001C0EFA"/>
    <w:rsid w:val="001E01F1"/>
    <w:rsid w:val="001E2F1E"/>
    <w:rsid w:val="001F46C0"/>
    <w:rsid w:val="001F62C2"/>
    <w:rsid w:val="0021761F"/>
    <w:rsid w:val="0022045B"/>
    <w:rsid w:val="00225451"/>
    <w:rsid w:val="00234D98"/>
    <w:rsid w:val="0023534D"/>
    <w:rsid w:val="0023597F"/>
    <w:rsid w:val="00246C3D"/>
    <w:rsid w:val="002549C7"/>
    <w:rsid w:val="00270EC9"/>
    <w:rsid w:val="00274F16"/>
    <w:rsid w:val="00282720"/>
    <w:rsid w:val="00290380"/>
    <w:rsid w:val="00297F0B"/>
    <w:rsid w:val="002A133C"/>
    <w:rsid w:val="002A3CBD"/>
    <w:rsid w:val="002B18F2"/>
    <w:rsid w:val="002D100C"/>
    <w:rsid w:val="002D1BCC"/>
    <w:rsid w:val="002D38CB"/>
    <w:rsid w:val="002E22E4"/>
    <w:rsid w:val="002E5AFD"/>
    <w:rsid w:val="002F0DC2"/>
    <w:rsid w:val="002F2727"/>
    <w:rsid w:val="002F7A18"/>
    <w:rsid w:val="00304437"/>
    <w:rsid w:val="003160A8"/>
    <w:rsid w:val="00324824"/>
    <w:rsid w:val="00324C78"/>
    <w:rsid w:val="00340273"/>
    <w:rsid w:val="003416FF"/>
    <w:rsid w:val="003458E9"/>
    <w:rsid w:val="00351B16"/>
    <w:rsid w:val="003527A1"/>
    <w:rsid w:val="003530C6"/>
    <w:rsid w:val="0036252D"/>
    <w:rsid w:val="00365304"/>
    <w:rsid w:val="00377A48"/>
    <w:rsid w:val="00392B36"/>
    <w:rsid w:val="00394C5B"/>
    <w:rsid w:val="003A3890"/>
    <w:rsid w:val="003A46DE"/>
    <w:rsid w:val="003B112A"/>
    <w:rsid w:val="003C03DF"/>
    <w:rsid w:val="003C4526"/>
    <w:rsid w:val="003F27A2"/>
    <w:rsid w:val="003F36A8"/>
    <w:rsid w:val="00403850"/>
    <w:rsid w:val="00406D0D"/>
    <w:rsid w:val="00434B1E"/>
    <w:rsid w:val="00436208"/>
    <w:rsid w:val="004461B2"/>
    <w:rsid w:val="004464FC"/>
    <w:rsid w:val="00461AFC"/>
    <w:rsid w:val="00476187"/>
    <w:rsid w:val="004B7484"/>
    <w:rsid w:val="004C1691"/>
    <w:rsid w:val="004C1A78"/>
    <w:rsid w:val="004D4FC2"/>
    <w:rsid w:val="004E3A20"/>
    <w:rsid w:val="004E527E"/>
    <w:rsid w:val="004F38CB"/>
    <w:rsid w:val="004F69DF"/>
    <w:rsid w:val="00520B86"/>
    <w:rsid w:val="005214E1"/>
    <w:rsid w:val="005268A5"/>
    <w:rsid w:val="00540C49"/>
    <w:rsid w:val="0054357A"/>
    <w:rsid w:val="005518C1"/>
    <w:rsid w:val="005537DD"/>
    <w:rsid w:val="00555492"/>
    <w:rsid w:val="0056411F"/>
    <w:rsid w:val="00574AE9"/>
    <w:rsid w:val="0057596A"/>
    <w:rsid w:val="00585773"/>
    <w:rsid w:val="00586FAC"/>
    <w:rsid w:val="00590CE6"/>
    <w:rsid w:val="005931B5"/>
    <w:rsid w:val="00595296"/>
    <w:rsid w:val="005B2C6E"/>
    <w:rsid w:val="005B5C04"/>
    <w:rsid w:val="005C0DEA"/>
    <w:rsid w:val="005C0EB3"/>
    <w:rsid w:val="005D0D10"/>
    <w:rsid w:val="005D49FE"/>
    <w:rsid w:val="005F1454"/>
    <w:rsid w:val="00607E39"/>
    <w:rsid w:val="00610FEB"/>
    <w:rsid w:val="0063439B"/>
    <w:rsid w:val="00645E78"/>
    <w:rsid w:val="00650993"/>
    <w:rsid w:val="006567E8"/>
    <w:rsid w:val="00677528"/>
    <w:rsid w:val="006822F9"/>
    <w:rsid w:val="00682E92"/>
    <w:rsid w:val="006974A5"/>
    <w:rsid w:val="006A7445"/>
    <w:rsid w:val="006B3EA4"/>
    <w:rsid w:val="006B3F7F"/>
    <w:rsid w:val="006C1EEB"/>
    <w:rsid w:val="006D29D2"/>
    <w:rsid w:val="006D37E2"/>
    <w:rsid w:val="006D4D47"/>
    <w:rsid w:val="006E0FCB"/>
    <w:rsid w:val="006F0BDF"/>
    <w:rsid w:val="00723F6C"/>
    <w:rsid w:val="0074268B"/>
    <w:rsid w:val="00742749"/>
    <w:rsid w:val="00746248"/>
    <w:rsid w:val="0075261E"/>
    <w:rsid w:val="007542F9"/>
    <w:rsid w:val="00757039"/>
    <w:rsid w:val="00765982"/>
    <w:rsid w:val="00775AA2"/>
    <w:rsid w:val="00776A14"/>
    <w:rsid w:val="007872FD"/>
    <w:rsid w:val="007A4FF8"/>
    <w:rsid w:val="007B0064"/>
    <w:rsid w:val="007B654B"/>
    <w:rsid w:val="007C08C8"/>
    <w:rsid w:val="007D4AE2"/>
    <w:rsid w:val="007E1504"/>
    <w:rsid w:val="007E152D"/>
    <w:rsid w:val="007F406F"/>
    <w:rsid w:val="007F4E9B"/>
    <w:rsid w:val="007F6519"/>
    <w:rsid w:val="00816340"/>
    <w:rsid w:val="008203A7"/>
    <w:rsid w:val="008316A9"/>
    <w:rsid w:val="00834B20"/>
    <w:rsid w:val="00841935"/>
    <w:rsid w:val="00841E5B"/>
    <w:rsid w:val="008464C0"/>
    <w:rsid w:val="0085694B"/>
    <w:rsid w:val="00860EFE"/>
    <w:rsid w:val="00866DC3"/>
    <w:rsid w:val="00875A38"/>
    <w:rsid w:val="008853AC"/>
    <w:rsid w:val="00891106"/>
    <w:rsid w:val="008A43DB"/>
    <w:rsid w:val="008B7743"/>
    <w:rsid w:val="008C1C50"/>
    <w:rsid w:val="008C5E76"/>
    <w:rsid w:val="008C68BF"/>
    <w:rsid w:val="008E0712"/>
    <w:rsid w:val="00900D2A"/>
    <w:rsid w:val="00905184"/>
    <w:rsid w:val="00921303"/>
    <w:rsid w:val="0092218E"/>
    <w:rsid w:val="009226A0"/>
    <w:rsid w:val="00930E45"/>
    <w:rsid w:val="0093516F"/>
    <w:rsid w:val="00937708"/>
    <w:rsid w:val="009411D4"/>
    <w:rsid w:val="0094367C"/>
    <w:rsid w:val="00945BA1"/>
    <w:rsid w:val="0094683B"/>
    <w:rsid w:val="00964622"/>
    <w:rsid w:val="00970581"/>
    <w:rsid w:val="00984A76"/>
    <w:rsid w:val="00984DC0"/>
    <w:rsid w:val="009A14F4"/>
    <w:rsid w:val="009C38C4"/>
    <w:rsid w:val="009C54E0"/>
    <w:rsid w:val="009C7418"/>
    <w:rsid w:val="009D01CE"/>
    <w:rsid w:val="009D1FA3"/>
    <w:rsid w:val="009D2A6D"/>
    <w:rsid w:val="009E48A3"/>
    <w:rsid w:val="009E551B"/>
    <w:rsid w:val="009F0996"/>
    <w:rsid w:val="00A01331"/>
    <w:rsid w:val="00A0572E"/>
    <w:rsid w:val="00A07187"/>
    <w:rsid w:val="00A13E0C"/>
    <w:rsid w:val="00A20CD1"/>
    <w:rsid w:val="00A349F0"/>
    <w:rsid w:val="00A41AB6"/>
    <w:rsid w:val="00A50E9D"/>
    <w:rsid w:val="00A62499"/>
    <w:rsid w:val="00A67412"/>
    <w:rsid w:val="00A718E4"/>
    <w:rsid w:val="00A75D38"/>
    <w:rsid w:val="00A83401"/>
    <w:rsid w:val="00A85246"/>
    <w:rsid w:val="00A934E6"/>
    <w:rsid w:val="00A97FAB"/>
    <w:rsid w:val="00AA0D2C"/>
    <w:rsid w:val="00AA2182"/>
    <w:rsid w:val="00AC0952"/>
    <w:rsid w:val="00AD2384"/>
    <w:rsid w:val="00AD6DA6"/>
    <w:rsid w:val="00AE094F"/>
    <w:rsid w:val="00B041CC"/>
    <w:rsid w:val="00B11AA5"/>
    <w:rsid w:val="00B20446"/>
    <w:rsid w:val="00B22433"/>
    <w:rsid w:val="00B233EB"/>
    <w:rsid w:val="00B40FC1"/>
    <w:rsid w:val="00B70B81"/>
    <w:rsid w:val="00B71D26"/>
    <w:rsid w:val="00B72EA0"/>
    <w:rsid w:val="00B76341"/>
    <w:rsid w:val="00B928F3"/>
    <w:rsid w:val="00B96ACB"/>
    <w:rsid w:val="00BB4590"/>
    <w:rsid w:val="00BB6139"/>
    <w:rsid w:val="00BC096D"/>
    <w:rsid w:val="00BD4A06"/>
    <w:rsid w:val="00BE323B"/>
    <w:rsid w:val="00BE5E89"/>
    <w:rsid w:val="00BF466D"/>
    <w:rsid w:val="00BF487E"/>
    <w:rsid w:val="00C00B51"/>
    <w:rsid w:val="00C038CE"/>
    <w:rsid w:val="00C05AE0"/>
    <w:rsid w:val="00C37050"/>
    <w:rsid w:val="00C407AD"/>
    <w:rsid w:val="00C41E75"/>
    <w:rsid w:val="00C448D8"/>
    <w:rsid w:val="00C53419"/>
    <w:rsid w:val="00C6276A"/>
    <w:rsid w:val="00C6779A"/>
    <w:rsid w:val="00C77E12"/>
    <w:rsid w:val="00C86F11"/>
    <w:rsid w:val="00CD5434"/>
    <w:rsid w:val="00CE733D"/>
    <w:rsid w:val="00CE765D"/>
    <w:rsid w:val="00D027F8"/>
    <w:rsid w:val="00D06EFF"/>
    <w:rsid w:val="00D130A9"/>
    <w:rsid w:val="00D24A78"/>
    <w:rsid w:val="00D24AD0"/>
    <w:rsid w:val="00D24E4C"/>
    <w:rsid w:val="00D3623D"/>
    <w:rsid w:val="00D366E6"/>
    <w:rsid w:val="00D635CD"/>
    <w:rsid w:val="00D72807"/>
    <w:rsid w:val="00D80472"/>
    <w:rsid w:val="00D82242"/>
    <w:rsid w:val="00D9288E"/>
    <w:rsid w:val="00D930E4"/>
    <w:rsid w:val="00DA02FD"/>
    <w:rsid w:val="00DA59C7"/>
    <w:rsid w:val="00DB056A"/>
    <w:rsid w:val="00DB331B"/>
    <w:rsid w:val="00DC0694"/>
    <w:rsid w:val="00DC43F5"/>
    <w:rsid w:val="00DC75A2"/>
    <w:rsid w:val="00DE3AB2"/>
    <w:rsid w:val="00DF531D"/>
    <w:rsid w:val="00E0095F"/>
    <w:rsid w:val="00E00BD2"/>
    <w:rsid w:val="00E02235"/>
    <w:rsid w:val="00E13CBD"/>
    <w:rsid w:val="00E17459"/>
    <w:rsid w:val="00E214F5"/>
    <w:rsid w:val="00E21E94"/>
    <w:rsid w:val="00E275DB"/>
    <w:rsid w:val="00E30A6D"/>
    <w:rsid w:val="00E313E1"/>
    <w:rsid w:val="00E367EC"/>
    <w:rsid w:val="00E41B19"/>
    <w:rsid w:val="00E44BF8"/>
    <w:rsid w:val="00E50D16"/>
    <w:rsid w:val="00E56B4B"/>
    <w:rsid w:val="00E65A2B"/>
    <w:rsid w:val="00E65C58"/>
    <w:rsid w:val="00E674B6"/>
    <w:rsid w:val="00E74C33"/>
    <w:rsid w:val="00E77261"/>
    <w:rsid w:val="00E86CF1"/>
    <w:rsid w:val="00E93E1A"/>
    <w:rsid w:val="00EA63B9"/>
    <w:rsid w:val="00EB0EE6"/>
    <w:rsid w:val="00EB7202"/>
    <w:rsid w:val="00EC0D36"/>
    <w:rsid w:val="00EC3E2E"/>
    <w:rsid w:val="00EC5AB0"/>
    <w:rsid w:val="00EE3355"/>
    <w:rsid w:val="00EE361F"/>
    <w:rsid w:val="00EE7620"/>
    <w:rsid w:val="00EF22A7"/>
    <w:rsid w:val="00F03248"/>
    <w:rsid w:val="00F059D5"/>
    <w:rsid w:val="00F225BD"/>
    <w:rsid w:val="00F40487"/>
    <w:rsid w:val="00F55CEA"/>
    <w:rsid w:val="00F63EDD"/>
    <w:rsid w:val="00F67D2D"/>
    <w:rsid w:val="00F71AA7"/>
    <w:rsid w:val="00F74745"/>
    <w:rsid w:val="00F807D0"/>
    <w:rsid w:val="00F84EF3"/>
    <w:rsid w:val="00F861F9"/>
    <w:rsid w:val="00F90677"/>
    <w:rsid w:val="00F94F5A"/>
    <w:rsid w:val="00FA3657"/>
    <w:rsid w:val="00FA4955"/>
    <w:rsid w:val="00FB36E1"/>
    <w:rsid w:val="00FC63F0"/>
    <w:rsid w:val="00FE36D9"/>
    <w:rsid w:val="00FF4B9D"/>
    <w:rsid w:val="00FF79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2633653"/>
  <w15:chartTrackingRefBased/>
  <w15:docId w15:val="{B54B9629-EDFC-5044-8CAC-0EACAE5EF3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D130A9"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900D2A"/>
    <w:rPr>
      <w:rFonts w:ascii="宋体" w:eastAsia="宋体"/>
      <w:sz w:val="18"/>
      <w:szCs w:val="18"/>
    </w:rPr>
  </w:style>
  <w:style w:type="character" w:customStyle="1" w:styleId="a4">
    <w:name w:val="批注框文本 字符"/>
    <w:basedOn w:val="a0"/>
    <w:link w:val="a3"/>
    <w:uiPriority w:val="99"/>
    <w:semiHidden/>
    <w:rsid w:val="00900D2A"/>
    <w:rPr>
      <w:rFonts w:ascii="宋体" w:eastAsia="宋体"/>
      <w:sz w:val="18"/>
      <w:szCs w:val="18"/>
    </w:rPr>
  </w:style>
  <w:style w:type="character" w:styleId="a5">
    <w:name w:val="line number"/>
    <w:basedOn w:val="a0"/>
    <w:uiPriority w:val="99"/>
    <w:semiHidden/>
    <w:unhideWhenUsed/>
    <w:rsid w:val="00723F6C"/>
    <w:rPr>
      <w:rFonts w:ascii="Lato" w:eastAsia="Lato" w:hAnsi="Lato"/>
    </w:rPr>
  </w:style>
  <w:style w:type="table" w:styleId="a6">
    <w:name w:val="Table Grid"/>
    <w:basedOn w:val="a1"/>
    <w:uiPriority w:val="39"/>
    <w:rsid w:val="003C452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7">
    <w:name w:val="Hyperlink"/>
    <w:basedOn w:val="a0"/>
    <w:uiPriority w:val="99"/>
    <w:unhideWhenUsed/>
    <w:rsid w:val="003C4526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3C4526"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3C4526"/>
    <w:rPr>
      <w:rFonts w:ascii="DengXian" w:eastAsia="DengXian" w:hAnsi="DengXian"/>
      <w:sz w:val="20"/>
    </w:rPr>
  </w:style>
  <w:style w:type="paragraph" w:customStyle="1" w:styleId="EndNoteBibliography">
    <w:name w:val="EndNote Bibliography"/>
    <w:basedOn w:val="a"/>
    <w:link w:val="EndNoteBibliography0"/>
    <w:rsid w:val="003C4526"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a0"/>
    <w:link w:val="EndNoteBibliography"/>
    <w:rsid w:val="003C4526"/>
    <w:rPr>
      <w:rFonts w:ascii="DengXian" w:eastAsia="DengXian" w:hAnsi="DengXian"/>
      <w:sz w:val="20"/>
    </w:rPr>
  </w:style>
  <w:style w:type="paragraph" w:styleId="a8">
    <w:name w:val="caption"/>
    <w:basedOn w:val="a"/>
    <w:next w:val="a"/>
    <w:uiPriority w:val="35"/>
    <w:unhideWhenUsed/>
    <w:qFormat/>
    <w:rsid w:val="00297F0B"/>
    <w:rPr>
      <w:rFonts w:asciiTheme="majorHAnsi" w:eastAsia="黑体" w:hAnsiTheme="majorHAnsi" w:cstheme="majorBidi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6E65E2DF-9383-074E-B0A1-BCE9007AFE5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1</Pages>
  <Words>1037</Words>
  <Characters>5914</Characters>
  <Application>Microsoft Office Word</Application>
  <DocSecurity>0</DocSecurity>
  <Lines>49</Lines>
  <Paragraphs>13</Paragraphs>
  <ScaleCrop>false</ScaleCrop>
  <Company/>
  <LinksUpToDate>false</LinksUpToDate>
  <CharactersWithSpaces>69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son Sun</dc:creator>
  <cp:keywords/>
  <dc:description/>
  <cp:lastModifiedBy>Jason Sun</cp:lastModifiedBy>
  <cp:revision>13</cp:revision>
  <dcterms:created xsi:type="dcterms:W3CDTF">2023-02-28T22:17:00Z</dcterms:created>
  <dcterms:modified xsi:type="dcterms:W3CDTF">2023-02-28T22:36:00Z</dcterms:modified>
</cp:coreProperties>
</file>